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6A35E6CB"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00323FCD">
        <w:rPr>
          <w:rFonts w:ascii="Arial" w:hAnsi="Arial" w:cs="Arial"/>
          <w:color w:val="000000"/>
          <w:sz w:val="22"/>
          <w:szCs w:val="22"/>
        </w:rPr>
        <w:t xml:space="preserve"> </w:t>
      </w:r>
      <w:r w:rsidRPr="00952E0E">
        <w:rPr>
          <w:rFonts w:ascii="Arial" w:hAnsi="Arial" w:cs="Arial"/>
          <w:color w:val="000000"/>
          <w:sz w:val="22"/>
          <w:szCs w:val="22"/>
        </w:rPr>
        <w:t>Department of Urology, University of Iowa Hospitals and Clinics, Iowa City, IA</w:t>
      </w:r>
    </w:p>
    <w:p w14:paraId="627B3711" w14:textId="694526D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00323FCD">
        <w:rPr>
          <w:rFonts w:ascii="Arial" w:hAnsi="Arial" w:cs="Arial"/>
          <w:sz w:val="22"/>
          <w:szCs w:val="22"/>
        </w:rPr>
        <w:t xml:space="preserve"> </w:t>
      </w:r>
      <w:r w:rsidRPr="00952E0E">
        <w:rPr>
          <w:rFonts w:ascii="Arial" w:hAnsi="Arial" w:cs="Arial"/>
          <w:sz w:val="22"/>
          <w:szCs w:val="22"/>
        </w:rPr>
        <w:t>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6"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7"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8"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76AF5AD1"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w:t>
      </w:r>
      <w:r w:rsidR="00C20E2A">
        <w:rPr>
          <w:rFonts w:ascii="Arial" w:hAnsi="Arial" w:cs="Arial"/>
          <w:color w:val="000000" w:themeColor="text1"/>
          <w:sz w:val="22"/>
          <w:szCs w:val="22"/>
        </w:rPr>
        <w:t xml:space="preserve"> Total number of cells </w:t>
      </w:r>
      <w:r w:rsidR="00C20E2A">
        <w:rPr>
          <w:rFonts w:ascii="Arial" w:hAnsi="Arial" w:cs="Arial"/>
          <w:color w:val="000000" w:themeColor="text1"/>
          <w:sz w:val="22"/>
          <w:szCs w:val="22"/>
        </w:rPr>
        <w:lastRenderedPageBreak/>
        <w:t>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0070740F">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29)","plainTextFormattedCitation":"(29)","previouslyFormattedCitation":"(29)"},"properties":{"noteIndex":0},"schema":"https://github.com/citation-style-language/schema/raw/master/csl-citation.json"}</w:instrText>
      </w:r>
      <w:r w:rsidRPr="004F1798">
        <w:rPr>
          <w:rFonts w:ascii="Arial" w:hAnsi="Arial" w:cs="Arial"/>
          <w:color w:val="000000" w:themeColor="text1"/>
          <w:sz w:val="22"/>
          <w:szCs w:val="22"/>
        </w:rPr>
        <w:fldChar w:fldCharType="separate"/>
      </w:r>
      <w:r w:rsidRPr="004F1798">
        <w:rPr>
          <w:rFonts w:ascii="Arial" w:hAnsi="Arial" w:cs="Arial"/>
          <w:noProof/>
          <w:color w:val="000000" w:themeColor="text1"/>
          <w:sz w:val="22"/>
          <w:szCs w:val="22"/>
        </w:rPr>
        <w:t>(2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4EE73E6E"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from ccRCC patients; Patient 1 (n=10,694), Patient 2 (n=5,174) and Patient 3 (n=9</w:t>
      </w:r>
      <w:r w:rsidR="006F7293">
        <w:rPr>
          <w:rFonts w:ascii="Arial" w:hAnsi="Arial" w:cs="Arial"/>
          <w:sz w:val="22"/>
          <w:szCs w:val="22"/>
        </w:rPr>
        <w:t>,</w:t>
      </w:r>
      <w:r w:rsidR="00C20E2A">
        <w:rPr>
          <w:rFonts w:ascii="Arial" w:hAnsi="Arial" w:cs="Arial"/>
          <w:sz w:val="22"/>
          <w:szCs w:val="22"/>
        </w:rPr>
        <w:t xml:space="preserve">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0,31)","plainTextFormattedCitation":"(30,31)","previouslyFormattedCitation":"(30,31)"},"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0,3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2)","plainTextFormattedCitation":"(32)","previouslyFormattedCitation":"(32)"},"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408F45DC"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 xml:space="preserve">Differential gene </w:t>
      </w:r>
      <w:r w:rsidRPr="00761DC0">
        <w:rPr>
          <w:rFonts w:ascii="Arial" w:hAnsi="Arial" w:cs="Arial"/>
          <w:sz w:val="22"/>
          <w:szCs w:val="22"/>
        </w:rPr>
        <w:lastRenderedPageBreak/>
        <w:t>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3)","plainTextFormattedCitation":"(33)","previouslyFormattedCitation":"(33)"},"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2EA2D602"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4)","plainTextFormattedCitation":"(34)","previouslyFormattedCitation":"(34)"},"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70740F">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5)","plainTextFormattedCitation":"(35)","previouslyFormattedCitation":"(35)"},"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5)</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A2B8C">
        <w:rPr>
          <w:rFonts w:ascii="Arial" w:hAnsi="Arial" w:cs="Arial"/>
          <w:sz w:val="22"/>
          <w:szCs w:val="22"/>
        </w:rPr>
        <w:t xml:space="preserve"> Gene sets were derived from the Hallmark library of the Molecular Signature Database and from previous publications </w:t>
      </w:r>
      <w:r w:rsidR="007A2B8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d":{"date-parts":[["2018"]]},"title":"Single-Cell Map of Diverse Immune Phenotypes in the Breast Tumor Microenvironment","type":"article-journal"},"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20,23)","plainTextFormattedCitation":"(20,23)","previouslyFormattedCitation":"(20,23)"},"properties":{"noteIndex":0},"schema":"https://github.com/citation-style-language/schema/raw/master/csl-citation.json"}</w:instrText>
      </w:r>
      <w:r w:rsidR="007A2B8C">
        <w:rPr>
          <w:rFonts w:ascii="Arial" w:hAnsi="Arial" w:cs="Arial"/>
          <w:sz w:val="22"/>
          <w:szCs w:val="22"/>
        </w:rPr>
        <w:fldChar w:fldCharType="separate"/>
      </w:r>
      <w:r w:rsidR="007A2B8C" w:rsidRPr="007A2B8C">
        <w:rPr>
          <w:rFonts w:ascii="Arial" w:hAnsi="Arial" w:cs="Arial"/>
          <w:noProof/>
          <w:sz w:val="22"/>
          <w:szCs w:val="22"/>
        </w:rPr>
        <w:t>(20,23)</w:t>
      </w:r>
      <w:r w:rsidR="007A2B8C">
        <w:rPr>
          <w:rFonts w:ascii="Arial" w:hAnsi="Arial" w:cs="Arial"/>
          <w:sz w:val="22"/>
          <w:szCs w:val="22"/>
        </w:rPr>
        <w:fldChar w:fldCharType="end"/>
      </w:r>
      <w:r w:rsidR="007A2B8C">
        <w:rPr>
          <w:rFonts w:ascii="Arial" w:hAnsi="Arial" w:cs="Arial"/>
          <w:sz w:val="22"/>
          <w:szCs w:val="22"/>
        </w:rPr>
        <w:t>. Enrichment for anti-PD-1 therapy response was derived from Sade-</w:t>
      </w:r>
      <w:proofErr w:type="spellStart"/>
      <w:r w:rsidR="007A2B8C">
        <w:rPr>
          <w:rFonts w:ascii="Arial" w:hAnsi="Arial" w:cs="Arial"/>
          <w:sz w:val="22"/>
          <w:szCs w:val="22"/>
        </w:rPr>
        <w:t>Feldmen</w:t>
      </w:r>
      <w:proofErr w:type="spellEnd"/>
      <w:r w:rsidR="007A2B8C">
        <w:rPr>
          <w:rFonts w:ascii="Arial" w:hAnsi="Arial" w:cs="Arial"/>
          <w:sz w:val="22"/>
          <w:szCs w:val="22"/>
        </w:rPr>
        <w:t xml:space="preserve"> et alia</w:t>
      </w:r>
      <w:r w:rsidR="00250FBC">
        <w:rPr>
          <w:rFonts w:ascii="Arial" w:hAnsi="Arial" w:cs="Arial"/>
          <w:sz w:val="22"/>
          <w:szCs w:val="22"/>
        </w:rPr>
        <w:t xml:space="preserve"> to develop gene signatures for the CD8_B (nonresponsive) and CD8_G (responsive) single-cell populations</w:t>
      </w:r>
      <w:r w:rsidR="00250FBC">
        <w:rPr>
          <w:rFonts w:ascii="Arial" w:hAnsi="Arial" w:cs="Arial"/>
          <w:sz w:val="22"/>
          <w:szCs w:val="22"/>
        </w:rPr>
        <w:fldChar w:fldCharType="begin" w:fldLock="1"/>
      </w:r>
      <w:r w:rsidR="00250FBC">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d":{"date-parts":[["2018"]]},"title":"Defining T Cell States Associated with Response to Checkpoint Immunotherapy in Melanoma","type":"article-journal"},"uris":["http://www.mendeley.com/documents/?uuid=a97c59a3-ef47-4172-bbdb-962df07fd5f0"]}],"mendeley":{"formattedCitation":"(20)","plainTextFormattedCitation":"(20)"},"properties":{"noteIndex":0},"schema":"https://github.com/citation-style-language/schema/raw/master/csl-citation.json"}</w:instrText>
      </w:r>
      <w:r w:rsidR="00250FBC">
        <w:rPr>
          <w:rFonts w:ascii="Arial" w:hAnsi="Arial" w:cs="Arial"/>
          <w:sz w:val="22"/>
          <w:szCs w:val="22"/>
        </w:rPr>
        <w:fldChar w:fldCharType="separate"/>
      </w:r>
      <w:r w:rsidR="00250FBC" w:rsidRPr="00250FBC">
        <w:rPr>
          <w:rFonts w:ascii="Arial" w:hAnsi="Arial" w:cs="Arial"/>
          <w:noProof/>
          <w:sz w:val="22"/>
          <w:szCs w:val="22"/>
        </w:rPr>
        <w:t>(20)</w:t>
      </w:r>
      <w:r w:rsidR="00250FBC">
        <w:rPr>
          <w:rFonts w:ascii="Arial" w:hAnsi="Arial" w:cs="Arial"/>
          <w:sz w:val="22"/>
          <w:szCs w:val="22"/>
        </w:rPr>
        <w:fldChar w:fldCharType="end"/>
      </w:r>
      <w:r w:rsidR="00250FBC">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70740F">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6)","plainTextFormattedCitation":"(36)","previouslyFormattedCitation":"(36)"},"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6)</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70740F">
        <w:rPr>
          <w:rFonts w:ascii="Arial" w:hAnsi="Arial" w:cs="Arial"/>
          <w:sz w:val="22"/>
          <w:szCs w:val="22"/>
        </w:rPr>
        <w:t xml:space="preserve"> and assigned on the integrated Seurat object</w:t>
      </w:r>
      <w:r w:rsidR="003245D3">
        <w:rPr>
          <w:rFonts w:ascii="Arial" w:hAnsi="Arial" w:cs="Arial"/>
          <w:sz w:val="22"/>
          <w:szCs w:val="22"/>
        </w:rPr>
        <w:t>.</w:t>
      </w:r>
      <w:r w:rsidR="008505A9">
        <w:rPr>
          <w:rFonts w:ascii="Arial" w:hAnsi="Arial" w:cs="Arial"/>
          <w:sz w:val="22"/>
          <w:szCs w:val="22"/>
        </w:rPr>
        <w:t xml:space="preserve"> </w:t>
      </w:r>
      <w:r w:rsidR="0070740F">
        <w:rPr>
          <w:rFonts w:ascii="Arial" w:hAnsi="Arial" w:cs="Arial"/>
          <w:sz w:val="22"/>
          <w:szCs w:val="22"/>
        </w:rPr>
        <w:t xml:space="preserve">Cell trajectory analysis used the slingshot (v1.6.0) R package </w:t>
      </w:r>
      <w:r w:rsidR="0070740F">
        <w:rPr>
          <w:rFonts w:ascii="Arial" w:hAnsi="Arial" w:cs="Arial"/>
          <w:sz w:val="22"/>
          <w:szCs w:val="22"/>
        </w:rPr>
        <w:fldChar w:fldCharType="begin" w:fldLock="1"/>
      </w:r>
      <w:r w:rsidR="00323FCD">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0070740F">
        <w:rPr>
          <w:rFonts w:ascii="Arial" w:hAnsi="Arial" w:cs="Arial"/>
          <w:sz w:val="22"/>
          <w:szCs w:val="22"/>
        </w:rPr>
        <w:fldChar w:fldCharType="separate"/>
      </w:r>
      <w:r w:rsidR="0070740F" w:rsidRPr="0070740F">
        <w:rPr>
          <w:rFonts w:ascii="Arial" w:hAnsi="Arial" w:cs="Arial"/>
          <w:noProof/>
          <w:sz w:val="22"/>
          <w:szCs w:val="22"/>
        </w:rPr>
        <w:t>(37)</w:t>
      </w:r>
      <w:r w:rsidR="0070740F">
        <w:rPr>
          <w:rFonts w:ascii="Arial" w:hAnsi="Arial" w:cs="Arial"/>
          <w:sz w:val="22"/>
          <w:szCs w:val="22"/>
        </w:rPr>
        <w:fldChar w:fldCharType="end"/>
      </w:r>
      <w:r w:rsidR="0070740F">
        <w:rPr>
          <w:rFonts w:ascii="Arial" w:hAnsi="Arial" w:cs="Arial"/>
          <w:sz w:val="22"/>
          <w:szCs w:val="22"/>
        </w:rPr>
        <w:t xml:space="preserve"> with default settings for the </w:t>
      </w:r>
      <w:r w:rsidR="0070740F" w:rsidRPr="0070740F">
        <w:rPr>
          <w:rFonts w:ascii="Arial" w:hAnsi="Arial" w:cs="Arial"/>
          <w:i/>
          <w:iCs/>
          <w:sz w:val="22"/>
          <w:szCs w:val="22"/>
        </w:rPr>
        <w:t>slingshot</w:t>
      </w:r>
      <w:r w:rsidR="0070740F">
        <w:rPr>
          <w:rFonts w:ascii="Arial" w:hAnsi="Arial" w:cs="Arial"/>
          <w:sz w:val="22"/>
          <w:szCs w:val="22"/>
        </w:rPr>
        <w:t xml:space="preserve"> function and using the embedding from the </w:t>
      </w:r>
      <w:proofErr w:type="spellStart"/>
      <w:r w:rsidR="0070740F">
        <w:rPr>
          <w:rFonts w:ascii="Arial" w:hAnsi="Arial" w:cs="Arial"/>
          <w:sz w:val="22"/>
          <w:szCs w:val="22"/>
        </w:rPr>
        <w:t>subclustering</w:t>
      </w:r>
      <w:proofErr w:type="spellEnd"/>
      <w:r w:rsidR="0070740F">
        <w:rPr>
          <w:rFonts w:ascii="Arial" w:hAnsi="Arial" w:cs="Arial"/>
          <w:sz w:val="22"/>
          <w:szCs w:val="22"/>
        </w:rPr>
        <w:t xml:space="preserve"> for each cell type. Inferred start and end clusters were applied in the CD8</w:t>
      </w:r>
      <w:r w:rsidR="0015352E">
        <w:rPr>
          <w:rFonts w:ascii="Arial" w:hAnsi="Arial" w:cs="Arial"/>
          <w:sz w:val="22"/>
          <w:szCs w:val="22"/>
          <w:vertAlign w:val="superscript"/>
        </w:rPr>
        <w:t>+</w:t>
      </w:r>
      <w:r w:rsidR="0070740F">
        <w:rPr>
          <w:rFonts w:ascii="Arial" w:hAnsi="Arial" w:cs="Arial"/>
          <w:sz w:val="22"/>
          <w:szCs w:val="22"/>
        </w:rPr>
        <w:t xml:space="preserve"> T cell trajectory based on gene expression markers. Ranked importance of genes were calculated using the top 300 variable genes and </w:t>
      </w:r>
      <w:proofErr w:type="spellStart"/>
      <w:r w:rsidR="0070740F">
        <w:rPr>
          <w:rFonts w:ascii="Arial" w:hAnsi="Arial" w:cs="Arial"/>
          <w:sz w:val="22"/>
          <w:szCs w:val="22"/>
        </w:rPr>
        <w:t>rsample</w:t>
      </w:r>
      <w:proofErr w:type="spellEnd"/>
      <w:r w:rsidR="0070740F">
        <w:rPr>
          <w:rFonts w:ascii="Arial" w:hAnsi="Arial" w:cs="Arial"/>
          <w:sz w:val="22"/>
          <w:szCs w:val="22"/>
        </w:rPr>
        <w:t xml:space="preserve"> (v0.0.9) and </w:t>
      </w:r>
      <w:proofErr w:type="spellStart"/>
      <w:r w:rsidR="0070740F">
        <w:rPr>
          <w:rFonts w:ascii="Arial" w:hAnsi="Arial" w:cs="Arial"/>
          <w:sz w:val="22"/>
          <w:szCs w:val="22"/>
        </w:rPr>
        <w:t>tidymodels</w:t>
      </w:r>
      <w:proofErr w:type="spellEnd"/>
      <w:r w:rsidR="0070740F">
        <w:rPr>
          <w:rFonts w:ascii="Arial" w:hAnsi="Arial" w:cs="Arial"/>
          <w:sz w:val="22"/>
          <w:szCs w:val="22"/>
        </w:rPr>
        <w:t xml:space="preserve"> (v0.1.0) R packages were used to generate random </w:t>
      </w:r>
      <w:r w:rsidR="0070740F">
        <w:rPr>
          <w:rFonts w:ascii="Arial" w:hAnsi="Arial" w:cs="Arial"/>
          <w:sz w:val="22"/>
          <w:szCs w:val="22"/>
        </w:rPr>
        <w:lastRenderedPageBreak/>
        <w:t xml:space="preserve">forest model based on a training data set of 75% of </w:t>
      </w:r>
      <w:r w:rsidR="0015352E">
        <w:rPr>
          <w:rFonts w:ascii="Arial" w:hAnsi="Arial" w:cs="Arial"/>
          <w:sz w:val="22"/>
          <w:szCs w:val="22"/>
        </w:rPr>
        <w:t xml:space="preserve">the cells. The </w:t>
      </w:r>
      <w:proofErr w:type="spellStart"/>
      <w:r w:rsidR="0015352E" w:rsidRPr="0015352E">
        <w:rPr>
          <w:rFonts w:ascii="Arial" w:hAnsi="Arial" w:cs="Arial"/>
          <w:i/>
          <w:iCs/>
          <w:sz w:val="22"/>
          <w:szCs w:val="22"/>
        </w:rPr>
        <w:t>rand_forest</w:t>
      </w:r>
      <w:proofErr w:type="spellEnd"/>
      <w:r w:rsidR="0015352E">
        <w:rPr>
          <w:rFonts w:ascii="Arial" w:hAnsi="Arial" w:cs="Arial"/>
          <w:sz w:val="22"/>
          <w:szCs w:val="22"/>
        </w:rPr>
        <w:t xml:space="preserve"> function in the parsnip (v0.1.1) R package was used, with mtry set to 200, trees to 1400, and minimum number of data points in a node equal to 15 across all cell types.</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9" w:history="1">
        <w:r w:rsidR="00761DC0" w:rsidRPr="00761DC0">
          <w:rPr>
            <w:rStyle w:val="Hyperlink"/>
            <w:rFonts w:ascii="Arial" w:hAnsi="Arial" w:cs="Arial"/>
            <w:sz w:val="22"/>
            <w:szCs w:val="22"/>
          </w:rPr>
          <w:t>https://github.com/ncborcherding/ccRCC</w:t>
        </w:r>
      </w:hyperlink>
      <w:r w:rsidR="0070740F">
        <w:rPr>
          <w:rFonts w:ascii="Arial" w:hAnsi="Arial" w:cs="Arial"/>
          <w:sz w:val="22"/>
          <w:szCs w:val="22"/>
        </w:rPr>
        <w:t>.</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5FD5FDD5" w14:textId="77777777" w:rsidR="00250FBC" w:rsidRDefault="00250FBC" w:rsidP="002E4EFB">
      <w:pPr>
        <w:spacing w:line="480" w:lineRule="auto"/>
        <w:jc w:val="both"/>
        <w:rPr>
          <w:rFonts w:ascii="Arial" w:hAnsi="Arial" w:cs="Arial"/>
          <w:sz w:val="22"/>
          <w:szCs w:val="22"/>
        </w:rPr>
      </w:pPr>
    </w:p>
    <w:p w14:paraId="3680F3A4" w14:textId="37F8D37C"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lastRenderedPageBreak/>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lastRenderedPageBreak/>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1"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0E488740" w14:textId="412F1DCD" w:rsidR="00250FBC" w:rsidRPr="00250FBC" w:rsidRDefault="002E4EFB" w:rsidP="00250FBC">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250FBC" w:rsidRPr="00250FBC">
        <w:rPr>
          <w:rFonts w:ascii="Arial" w:hAnsi="Arial" w:cs="Arial"/>
          <w:noProof/>
          <w:sz w:val="22"/>
        </w:rPr>
        <w:t xml:space="preserve">1. </w:t>
      </w:r>
      <w:r w:rsidR="00250FBC" w:rsidRPr="00250FBC">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0F796829"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 </w:t>
      </w:r>
      <w:r w:rsidRPr="00250FBC">
        <w:rPr>
          <w:rFonts w:ascii="Arial" w:hAnsi="Arial" w:cs="Arial"/>
          <w:noProof/>
          <w:sz w:val="22"/>
        </w:rPr>
        <w:tab/>
        <w:t xml:space="preserve">Koneru R, Hotte SJ. Role of cytokine therapy for renal cell carcinoma in the era of targeted agents. Curr Oncol. Multimed Inc.; 2009;16:S40. </w:t>
      </w:r>
    </w:p>
    <w:p w14:paraId="3F9DB26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 </w:t>
      </w:r>
      <w:r w:rsidRPr="00250FBC">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1FD2EF05"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4. </w:t>
      </w:r>
      <w:r w:rsidRPr="00250FBC">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Consortium (IMDC). J Clin Oncol. American Society of Clinical Oncology; 2019;37:584–584. </w:t>
      </w:r>
    </w:p>
    <w:p w14:paraId="7A284A1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5. </w:t>
      </w:r>
      <w:r w:rsidRPr="00250FBC">
        <w:rPr>
          <w:rFonts w:ascii="Arial" w:hAnsi="Arial" w:cs="Arial"/>
          <w:noProof/>
          <w:sz w:val="22"/>
        </w:rPr>
        <w:tab/>
        <w:t xml:space="preserve">Sharma P, Allison JP. Immune checkpoint targeting in cancer therapy: Toward combination strategies with curative potential. Cell. 2015. </w:t>
      </w:r>
    </w:p>
    <w:p w14:paraId="76B0165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6. </w:t>
      </w:r>
      <w:r w:rsidRPr="00250FBC">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 </w:t>
      </w:r>
    </w:p>
    <w:p w14:paraId="5C55354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7. </w:t>
      </w:r>
      <w:r w:rsidRPr="00250FBC">
        <w:rPr>
          <w:rFonts w:ascii="Arial" w:hAnsi="Arial" w:cs="Arial"/>
          <w:noProof/>
          <w:sz w:val="22"/>
        </w:rPr>
        <w:tab/>
        <w:t xml:space="preserve">Tumeh PC, Harview CL, Yearley JH, Shintaku IP, Taylor EJM, Robert L, et al. PD-1 blockade induces responses by inhibiting adaptive immune resistance. Nature. 2014; </w:t>
      </w:r>
    </w:p>
    <w:p w14:paraId="4BE90D5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8. </w:t>
      </w:r>
      <w:r w:rsidRPr="00250FBC">
        <w:rPr>
          <w:rFonts w:ascii="Arial" w:hAnsi="Arial" w:cs="Arial"/>
          <w:noProof/>
          <w:sz w:val="22"/>
        </w:rPr>
        <w:tab/>
        <w:t xml:space="preserve">Galon J, Fox BA, Bifulco CB, Masucci G, Rau T, Botti G, et al. Immunoscore and </w:t>
      </w:r>
      <w:r w:rsidRPr="00250FBC">
        <w:rPr>
          <w:rFonts w:ascii="Arial" w:hAnsi="Arial" w:cs="Arial"/>
          <w:noProof/>
          <w:sz w:val="22"/>
        </w:rPr>
        <w:lastRenderedPageBreak/>
        <w:t xml:space="preserve">Immunoprofiling in cancer: An update from the melanoma and immunotherapy bridge 2015. J Transl Med. 2016; </w:t>
      </w:r>
    </w:p>
    <w:p w14:paraId="46B2108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9. </w:t>
      </w:r>
      <w:r w:rsidRPr="00250FBC">
        <w:rPr>
          <w:rFonts w:ascii="Arial" w:hAnsi="Arial" w:cs="Arial"/>
          <w:noProof/>
          <w:sz w:val="22"/>
        </w:rPr>
        <w:tab/>
        <w:t xml:space="preserve">Ziai J, Gilbert HN, Foreman O, Eastham-Anderson J, Chu F, Huseni M, et al. CD8+ T cell infiltration in breast and colon cancer: A histologic and statistical analysis. PLoS One. 2018. </w:t>
      </w:r>
    </w:p>
    <w:p w14:paraId="38302AC3"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0. </w:t>
      </w:r>
      <w:r w:rsidRPr="00250FBC">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 </w:t>
      </w:r>
    </w:p>
    <w:p w14:paraId="2AE54505"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1. </w:t>
      </w:r>
      <w:r w:rsidRPr="00250FBC">
        <w:rPr>
          <w:rFonts w:ascii="Arial" w:hAnsi="Arial" w:cs="Arial"/>
          <w:noProof/>
          <w:sz w:val="22"/>
        </w:rPr>
        <w:tab/>
        <w:t xml:space="preserve">Patel HD, Puligandla M, Shuch BM, Leibovich BC, Kapoor A, Master VA, et al. The future of perioperative therapy in advanced renal cell carcinoma: How can we PROSPER? Futur Oncol. 2019; </w:t>
      </w:r>
    </w:p>
    <w:p w14:paraId="3895A3E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2. </w:t>
      </w:r>
      <w:r w:rsidRPr="00250FBC">
        <w:rPr>
          <w:rFonts w:ascii="Arial" w:hAnsi="Arial" w:cs="Arial"/>
          <w:noProof/>
          <w:sz w:val="22"/>
        </w:rPr>
        <w:tab/>
        <w:t xml:space="preserve">Nakano O, Naito Y, Nagura H, Ohtani H, Nakano O, Sato M, et al. Proliferative activity of intratumoral CD8+ T-lymphocytes as a prognostic factor in human renal cell carcinoma: Clinicopathologic demonstration of antitumor immunity. Cancer Res. 2001; </w:t>
      </w:r>
    </w:p>
    <w:p w14:paraId="5FBE0C57"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3. </w:t>
      </w:r>
      <w:r w:rsidRPr="00250FBC">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 </w:t>
      </w:r>
    </w:p>
    <w:p w14:paraId="18EC58A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4. </w:t>
      </w:r>
      <w:r w:rsidRPr="00250FBC">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 </w:t>
      </w:r>
    </w:p>
    <w:p w14:paraId="3E109EA2"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5. </w:t>
      </w:r>
      <w:r w:rsidRPr="00250FBC">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 </w:t>
      </w:r>
    </w:p>
    <w:p w14:paraId="1EA282A6"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6. </w:t>
      </w:r>
      <w:r w:rsidRPr="00250FBC">
        <w:rPr>
          <w:rFonts w:ascii="Arial" w:hAnsi="Arial" w:cs="Arial"/>
          <w:noProof/>
          <w:sz w:val="22"/>
        </w:rPr>
        <w:tab/>
        <w:t xml:space="preserve">Chevrier S, Levine JH, Zanotelli VRT, Silina K, Schulz D, Bacac M, et al. An Immune Atlas of Clear Cell Renal Cell Carcinoma. Cell. 2017; </w:t>
      </w:r>
    </w:p>
    <w:p w14:paraId="5B7ACCF4"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lastRenderedPageBreak/>
        <w:t xml:space="preserve">17. </w:t>
      </w:r>
      <w:r w:rsidRPr="00250FBC">
        <w:rPr>
          <w:rFonts w:ascii="Arial" w:hAnsi="Arial" w:cs="Arial"/>
          <w:noProof/>
          <w:sz w:val="22"/>
        </w:rPr>
        <w:tab/>
        <w:t xml:space="preserve">Creighton CJ, Morgan M, Gunaratne PH, Wheeler DA, Gibbs RA, Robertson G, et al. Comprehensivemolecular characterization of clear cell renal cell carcinoma. Nature. 2013; </w:t>
      </w:r>
    </w:p>
    <w:p w14:paraId="1115A4C1"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8. </w:t>
      </w:r>
      <w:r w:rsidRPr="00250FBC">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 </w:t>
      </w:r>
    </w:p>
    <w:p w14:paraId="065E3A1D"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19. </w:t>
      </w:r>
      <w:r w:rsidRPr="00250FBC">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 </w:t>
      </w:r>
    </w:p>
    <w:p w14:paraId="67E80E46"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0. </w:t>
      </w:r>
      <w:r w:rsidRPr="00250FBC">
        <w:rPr>
          <w:rFonts w:ascii="Arial" w:hAnsi="Arial" w:cs="Arial"/>
          <w:noProof/>
          <w:sz w:val="22"/>
        </w:rPr>
        <w:tab/>
        <w:t xml:space="preserve">Sade-Feldman M, Yizhak K, Bjorgaard SL, Ray JP, de Boer CG, Jenkins RW, et al. Defining T Cell States Associated with Response to Checkpoint Immunotherapy in Melanoma. Cell. 2018; </w:t>
      </w:r>
    </w:p>
    <w:p w14:paraId="4C7885EB"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1. </w:t>
      </w:r>
      <w:r w:rsidRPr="00250FBC">
        <w:rPr>
          <w:rFonts w:ascii="Arial" w:hAnsi="Arial" w:cs="Arial"/>
          <w:noProof/>
          <w:sz w:val="22"/>
        </w:rPr>
        <w:tab/>
        <w:t xml:space="preserve">Geissler K, Fornara P, Lautenschläger C, Holzhausen HJ, Seliger B, Riemann D. Immune signature of tumor infiltrating immune cells in renal cancer. Oncoimmunology. 2015; </w:t>
      </w:r>
    </w:p>
    <w:p w14:paraId="46B67731"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2. </w:t>
      </w:r>
      <w:r w:rsidRPr="00250FBC">
        <w:rPr>
          <w:rFonts w:ascii="Arial" w:hAnsi="Arial" w:cs="Arial"/>
          <w:noProof/>
          <w:sz w:val="22"/>
        </w:rPr>
        <w:tab/>
        <w:t xml:space="preserve">Chung W, Eum HH, Lee HO, Lee KM, Lee HB, Kim KT, et al. Single-cell RNA-seq enables comprehensive tumour and immune cell profiling in primary breast cancer. Nat Commun. 2017; </w:t>
      </w:r>
    </w:p>
    <w:p w14:paraId="61075F13"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3. </w:t>
      </w:r>
      <w:r w:rsidRPr="00250FBC">
        <w:rPr>
          <w:rFonts w:ascii="Arial" w:hAnsi="Arial" w:cs="Arial"/>
          <w:noProof/>
          <w:sz w:val="22"/>
        </w:rPr>
        <w:tab/>
        <w:t xml:space="preserve">Azizi E, Carr AJ, Plitas G, Cornish AE, Konopacki C, Prabhakaran S, et al. Single-Cell Map of Diverse Immune Phenotypes in the Breast Tumor Microenvironment. Cell. 2018; </w:t>
      </w:r>
    </w:p>
    <w:p w14:paraId="72D758A8"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4. </w:t>
      </w:r>
      <w:r w:rsidRPr="00250FBC">
        <w:rPr>
          <w:rFonts w:ascii="Arial" w:hAnsi="Arial" w:cs="Arial"/>
          <w:noProof/>
          <w:sz w:val="22"/>
        </w:rPr>
        <w:tab/>
        <w:t xml:space="preserve">Guo X, Zhang Y, Zheng L, Zheng C, Song J, Zhang Q, et al. Global characterization of T cells in non-small-cell lung cancer by single-cell sequencing. Nat Med. 2018; </w:t>
      </w:r>
    </w:p>
    <w:p w14:paraId="4A710F6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5. </w:t>
      </w:r>
      <w:r w:rsidRPr="00250FBC">
        <w:rPr>
          <w:rFonts w:ascii="Arial" w:hAnsi="Arial" w:cs="Arial"/>
          <w:noProof/>
          <w:sz w:val="22"/>
        </w:rPr>
        <w:tab/>
        <w:t xml:space="preserve">Tirosh I, Izar B, Prakadan SM, Wadsworth MH, Treacy D, Trombetta JJ, et al. Dissecting the multicellular ecosystem of metastatic melanoma by single-cell RNA-seq. Science (80- ). 2016; </w:t>
      </w:r>
    </w:p>
    <w:p w14:paraId="6E69C61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6. </w:t>
      </w:r>
      <w:r w:rsidRPr="00250FBC">
        <w:rPr>
          <w:rFonts w:ascii="Arial" w:hAnsi="Arial" w:cs="Arial"/>
          <w:noProof/>
          <w:sz w:val="22"/>
        </w:rPr>
        <w:tab/>
        <w:t xml:space="preserve">Beausang JF, Wheeler AJ, Chan NH, Hanft VR, Dirbas FM, Jeffrey SS, et al. T cell </w:t>
      </w:r>
      <w:r w:rsidRPr="00250FBC">
        <w:rPr>
          <w:rFonts w:ascii="Arial" w:hAnsi="Arial" w:cs="Arial"/>
          <w:noProof/>
          <w:sz w:val="22"/>
        </w:rPr>
        <w:lastRenderedPageBreak/>
        <w:t xml:space="preserve">receptor sequencing of early-stage breast cancer tumors identifies altered clonal structure of the T cell repertoire. Proc Natl Acad Sci U S A. 2017; </w:t>
      </w:r>
    </w:p>
    <w:p w14:paraId="6AE1B6C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7. </w:t>
      </w:r>
      <w:r w:rsidRPr="00250FBC">
        <w:rPr>
          <w:rFonts w:ascii="Arial" w:hAnsi="Arial" w:cs="Arial"/>
          <w:noProof/>
          <w:sz w:val="22"/>
        </w:rPr>
        <w:tab/>
        <w:t xml:space="preserve">Zheng C, Zheng L, Yoo JK, Guo H, Zhang Y, Guo X, et al. Landscape of Infiltrating T Cells in Liver Cancer Revealed by Single-Cell Sequencing. Cell. 2017; </w:t>
      </w:r>
    </w:p>
    <w:p w14:paraId="702EAAEA"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8. </w:t>
      </w:r>
      <w:r w:rsidRPr="00250FBC">
        <w:rPr>
          <w:rFonts w:ascii="Arial" w:hAnsi="Arial" w:cs="Arial"/>
          <w:noProof/>
          <w:sz w:val="22"/>
        </w:rPr>
        <w:tab/>
        <w:t xml:space="preserve">Baldan V, Griffiths R, Hawkins RE, Gilham DE. Efficient and reproducible generation of tumour-infiltrating lymphocytes for renal cell carcinoma. Br J Cancer. 2015; </w:t>
      </w:r>
    </w:p>
    <w:p w14:paraId="495FC81F"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29. </w:t>
      </w:r>
      <w:r w:rsidRPr="00250FBC">
        <w:rPr>
          <w:rFonts w:ascii="Arial" w:hAnsi="Arial" w:cs="Arial"/>
          <w:noProof/>
          <w:sz w:val="22"/>
        </w:rPr>
        <w:tab/>
        <w:t xml:space="preserve">Young MD, Mitchell TJ, Vieira Braga FA, Tran MGB, Stewart BJ, Ferdinand JR, et al. Single-cell transcriptomes from human kidneys reveal the cellular identity of renal tumors. Science (80- ). 2018; </w:t>
      </w:r>
    </w:p>
    <w:p w14:paraId="7A8D238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0. </w:t>
      </w:r>
      <w:r w:rsidRPr="00250FBC">
        <w:rPr>
          <w:rFonts w:ascii="Arial" w:hAnsi="Arial" w:cs="Arial"/>
          <w:noProof/>
          <w:sz w:val="22"/>
        </w:rPr>
        <w:tab/>
        <w:t xml:space="preserve">Stuart T, Butler A, Hoffman P, Hafemeister C, Papalexi E, Mauck WM, et al. Comprehensive Integration of Single-Cell Data. Cell. 2019; </w:t>
      </w:r>
    </w:p>
    <w:p w14:paraId="1397E854"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1. </w:t>
      </w:r>
      <w:r w:rsidRPr="00250FBC">
        <w:rPr>
          <w:rFonts w:ascii="Arial" w:hAnsi="Arial" w:cs="Arial"/>
          <w:noProof/>
          <w:sz w:val="22"/>
        </w:rPr>
        <w:tab/>
        <w:t xml:space="preserve">Butler A, Hoffman P, Smibert P, Papalexi E, Satija R. Integrating single-cell transcriptomic data across different conditions, technologies, and species. Nat Biotechnol. 2018; </w:t>
      </w:r>
    </w:p>
    <w:p w14:paraId="45B897B0"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2. </w:t>
      </w:r>
      <w:r w:rsidRPr="00250FBC">
        <w:rPr>
          <w:rFonts w:ascii="Arial" w:hAnsi="Arial" w:cs="Arial"/>
          <w:noProof/>
          <w:sz w:val="22"/>
        </w:rPr>
        <w:tab/>
        <w:t xml:space="preserve">Hafemeister C, Satija R. Normalization and variance stabilization of single-cell RNA-seq data using regularized negative binomial regression. Genome Biol. 2019; </w:t>
      </w:r>
    </w:p>
    <w:p w14:paraId="55A0051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3. </w:t>
      </w:r>
      <w:r w:rsidRPr="00250FBC">
        <w:rPr>
          <w:rFonts w:ascii="Arial" w:hAnsi="Arial" w:cs="Arial"/>
          <w:noProof/>
          <w:sz w:val="22"/>
        </w:rPr>
        <w:tab/>
        <w:t xml:space="preserve">Nestorowa S, Hamey FK, Pijuan Sala B, Diamanti E, Shepherd M, Laurenti E, et al. A single-cell resolution map of mouse hematopoietic stem and progenitor cell differentiation. Blood. 2016; </w:t>
      </w:r>
    </w:p>
    <w:p w14:paraId="76F122FE"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4. </w:t>
      </w:r>
      <w:r w:rsidRPr="00250FBC">
        <w:rPr>
          <w:rFonts w:ascii="Arial" w:hAnsi="Arial" w:cs="Arial"/>
          <w:noProof/>
          <w:sz w:val="22"/>
        </w:rPr>
        <w:tab/>
        <w:t xml:space="preserve">Aran D, Looney AP, Liu L, Wu E, Fong V, Hsu A, et al. Reference-based analysis of lung single-cell sequencing reveals a transitional profibrotic macrophage. Nat Immunol. 2019; </w:t>
      </w:r>
    </w:p>
    <w:p w14:paraId="1BD854F9"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5. </w:t>
      </w:r>
      <w:r w:rsidRPr="00250FBC">
        <w:rPr>
          <w:rFonts w:ascii="Arial" w:hAnsi="Arial" w:cs="Arial"/>
          <w:noProof/>
          <w:sz w:val="22"/>
        </w:rPr>
        <w:tab/>
        <w:t xml:space="preserve">Dunham I, Kundaje A, Aldred SF, Collins PJ, Davis CA, Doyle F, et al. An integrated encyclopedia of DNA elements in the human genome. Nature. 2012; </w:t>
      </w:r>
    </w:p>
    <w:p w14:paraId="5540A11C"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6. </w:t>
      </w:r>
      <w:r w:rsidRPr="00250FBC">
        <w:rPr>
          <w:rFonts w:ascii="Arial" w:hAnsi="Arial" w:cs="Arial"/>
          <w:noProof/>
          <w:sz w:val="22"/>
        </w:rPr>
        <w:tab/>
        <w:t xml:space="preserve">Borcherding N, Bormann NL. scRepertoire: An R-based toolkit for single-cell immune receptor analysis. F1000Research. 2020; </w:t>
      </w:r>
    </w:p>
    <w:p w14:paraId="2B71820B" w14:textId="77777777" w:rsidR="00250FBC" w:rsidRPr="00250FBC" w:rsidRDefault="00250FBC" w:rsidP="00250FBC">
      <w:pPr>
        <w:widowControl w:val="0"/>
        <w:autoSpaceDE w:val="0"/>
        <w:autoSpaceDN w:val="0"/>
        <w:adjustRightInd w:val="0"/>
        <w:spacing w:line="480" w:lineRule="auto"/>
        <w:ind w:left="640" w:hanging="640"/>
        <w:rPr>
          <w:rFonts w:ascii="Arial" w:hAnsi="Arial" w:cs="Arial"/>
          <w:noProof/>
          <w:sz w:val="22"/>
        </w:rPr>
      </w:pPr>
      <w:r w:rsidRPr="00250FBC">
        <w:rPr>
          <w:rFonts w:ascii="Arial" w:hAnsi="Arial" w:cs="Arial"/>
          <w:noProof/>
          <w:sz w:val="22"/>
        </w:rPr>
        <w:t xml:space="preserve">37. </w:t>
      </w:r>
      <w:r w:rsidRPr="00250FBC">
        <w:rPr>
          <w:rFonts w:ascii="Arial" w:hAnsi="Arial" w:cs="Arial"/>
          <w:noProof/>
          <w:sz w:val="22"/>
        </w:rPr>
        <w:tab/>
        <w:t xml:space="preserve">Street K, Risso D, Fletcher RB, Das D, Ngai J, Yosef N, et al. Slingshot: Cell lineage and </w:t>
      </w:r>
      <w:r w:rsidRPr="00250FBC">
        <w:rPr>
          <w:rFonts w:ascii="Arial" w:hAnsi="Arial" w:cs="Arial"/>
          <w:noProof/>
          <w:sz w:val="22"/>
        </w:rPr>
        <w:lastRenderedPageBreak/>
        <w:t xml:space="preserve">pseudotime inference for single-cell transcriptomics. BMC Genomics. 2018; </w:t>
      </w:r>
    </w:p>
    <w:p w14:paraId="25CAF47A" w14:textId="3C96B5CA" w:rsidR="002E4EFB" w:rsidRPr="002E4EFB" w:rsidRDefault="002E4EFB" w:rsidP="00250FBC">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66DE5C91"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5E96EEF" w:rsidR="009A5803" w:rsidRDefault="00DD271C" w:rsidP="00276C2F">
      <w:pPr>
        <w:spacing w:line="480" w:lineRule="auto"/>
        <w:rPr>
          <w:rFonts w:ascii="Arial" w:hAnsi="Arial" w:cs="Arial"/>
          <w:sz w:val="22"/>
          <w:szCs w:val="22"/>
        </w:rPr>
      </w:pPr>
      <w:r>
        <w:rPr>
          <w:rFonts w:ascii="Arial" w:hAnsi="Arial" w:cs="Arial"/>
          <w:noProof/>
          <w:sz w:val="22"/>
          <w:szCs w:val="22"/>
        </w:rPr>
        <w:drawing>
          <wp:inline distT="0" distB="0" distL="0" distR="0" wp14:anchorId="075199A0" wp14:editId="5CCDCACD">
            <wp:extent cx="5943600" cy="3210560"/>
            <wp:effectExtent l="0" t="0" r="0" b="2540"/>
            <wp:docPr id="6" name="Picture 6" descr="A picture containing sitting, screen, colorful,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676DC0D5" w:rsidR="009A5803"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 xml:space="preserve">37,055 primary immune cells of peripheral blood,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r w:rsidR="005A1358">
        <w:rPr>
          <w:rFonts w:ascii="Arial" w:hAnsi="Arial" w:cs="Arial"/>
          <w:sz w:val="22"/>
          <w:szCs w:val="22"/>
        </w:rPr>
        <w:t xml:space="preserve"> and proportion of single-cell per sequencing run by tissue type. P values based on one-way </w:t>
      </w:r>
      <w:r w:rsidR="00DD271C">
        <w:rPr>
          <w:rFonts w:ascii="Arial" w:hAnsi="Arial" w:cs="Arial"/>
          <w:sz w:val="22"/>
          <w:szCs w:val="22"/>
        </w:rPr>
        <w:t>ANOVA;</w:t>
      </w:r>
      <w:r w:rsidR="005A1358">
        <w:rPr>
          <w:rFonts w:ascii="Arial" w:hAnsi="Arial" w:cs="Arial"/>
          <w:sz w:val="22"/>
          <w:szCs w:val="22"/>
        </w:rPr>
        <w:t xml:space="preserve"> lack of p-values equates to value &gt; 0.05.</w:t>
      </w:r>
    </w:p>
    <w:p w14:paraId="15B908F4" w14:textId="4F87AB6E" w:rsidR="009E2322" w:rsidRDefault="009E2322" w:rsidP="00276C2F">
      <w:pPr>
        <w:spacing w:line="480" w:lineRule="auto"/>
        <w:rPr>
          <w:rFonts w:ascii="Arial" w:hAnsi="Arial" w:cs="Arial"/>
          <w:sz w:val="22"/>
          <w:szCs w:val="22"/>
        </w:rPr>
      </w:pPr>
    </w:p>
    <w:p w14:paraId="6BFBF397" w14:textId="5CB820B5" w:rsidR="00BF0F9E" w:rsidRPr="00DD271C" w:rsidRDefault="00BF0F9E" w:rsidP="00DD271C">
      <w:pPr>
        <w:spacing w:line="480" w:lineRule="auto"/>
        <w:ind w:left="360"/>
        <w:rPr>
          <w:rFonts w:ascii="Arial" w:hAnsi="Arial" w:cs="Arial"/>
          <w:sz w:val="22"/>
          <w:szCs w:val="22"/>
        </w:rPr>
      </w:pPr>
      <w:r>
        <w:rPr>
          <w:noProof/>
        </w:rPr>
        <w:lastRenderedPageBreak/>
        <w:drawing>
          <wp:inline distT="0" distB="0" distL="0" distR="0" wp14:anchorId="313D8D02" wp14:editId="6E6F527A">
            <wp:extent cx="5943600" cy="4486910"/>
            <wp:effectExtent l="0" t="0" r="0" b="0"/>
            <wp:docPr id="5" name="Picture 5" descr="A picture containing foo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86910"/>
                    </a:xfrm>
                    <a:prstGeom prst="rect">
                      <a:avLst/>
                    </a:prstGeom>
                  </pic:spPr>
                </pic:pic>
              </a:graphicData>
            </a:graphic>
          </wp:inline>
        </w:drawing>
      </w:r>
      <w:r w:rsidRPr="00DD271C">
        <w:rPr>
          <w:rFonts w:ascii="Arial" w:hAnsi="Arial" w:cs="Arial"/>
          <w:b/>
          <w:bCs/>
          <w:sz w:val="22"/>
          <w:szCs w:val="22"/>
        </w:rPr>
        <w:t>Figure 2: CD8</w:t>
      </w:r>
      <w:r w:rsidR="00AF201D">
        <w:rPr>
          <w:rFonts w:ascii="Arial" w:hAnsi="Arial" w:cs="Arial"/>
          <w:b/>
          <w:bCs/>
          <w:sz w:val="22"/>
          <w:szCs w:val="22"/>
          <w:vertAlign w:val="superscript"/>
        </w:rPr>
        <w:t>+</w:t>
      </w:r>
      <w:bookmarkStart w:id="0" w:name="_GoBack"/>
      <w:bookmarkEnd w:id="0"/>
      <w:r w:rsidRPr="00DD271C">
        <w:rPr>
          <w:rFonts w:ascii="Arial" w:hAnsi="Arial" w:cs="Arial"/>
          <w:b/>
          <w:bCs/>
          <w:sz w:val="22"/>
          <w:szCs w:val="22"/>
        </w:rPr>
        <w:t xml:space="preserve"> T cells in ccRCC tumors exhibit a transcriptional continuum with distinct populations. A. </w:t>
      </w:r>
      <w:r w:rsidRPr="00DD271C">
        <w:rPr>
          <w:rFonts w:ascii="Arial" w:hAnsi="Arial" w:cs="Arial"/>
          <w:sz w:val="22"/>
          <w:szCs w:val="22"/>
        </w:rPr>
        <w:t xml:space="preserve">UMAP </w:t>
      </w:r>
      <w:proofErr w:type="spellStart"/>
      <w:r w:rsidRPr="00DD271C">
        <w:rPr>
          <w:rFonts w:ascii="Arial" w:hAnsi="Arial" w:cs="Arial"/>
          <w:sz w:val="22"/>
          <w:szCs w:val="22"/>
        </w:rPr>
        <w:t>subclustering</w:t>
      </w:r>
      <w:proofErr w:type="spellEnd"/>
      <w:r w:rsidRPr="00DD271C">
        <w:rPr>
          <w:rFonts w:ascii="Arial" w:hAnsi="Arial" w:cs="Arial"/>
          <w:sz w:val="22"/>
          <w:szCs w:val="22"/>
        </w:rPr>
        <w:t xml:space="preserve"> of CD</w:t>
      </w:r>
      <w:r w:rsidR="007A2B8C" w:rsidRPr="00DD271C">
        <w:rPr>
          <w:rFonts w:ascii="Arial" w:hAnsi="Arial" w:cs="Arial"/>
          <w:sz w:val="22"/>
          <w:szCs w:val="22"/>
        </w:rPr>
        <w:t>8</w:t>
      </w:r>
      <w:r w:rsidRPr="00DD271C">
        <w:rPr>
          <w:rFonts w:ascii="Arial" w:hAnsi="Arial" w:cs="Arial"/>
          <w:sz w:val="22"/>
          <w:szCs w:val="22"/>
          <w:vertAlign w:val="superscript"/>
        </w:rPr>
        <w:t>+</w:t>
      </w:r>
      <w:r w:rsidRPr="00DD271C">
        <w:rPr>
          <w:rFonts w:ascii="Arial" w:hAnsi="Arial" w:cs="Arial"/>
          <w:sz w:val="22"/>
          <w:szCs w:val="22"/>
        </w:rPr>
        <w:t xml:space="preserve"> T cells (original clusters </w:t>
      </w:r>
      <w:r w:rsidRPr="00DD271C">
        <w:rPr>
          <w:rFonts w:ascii="Arial" w:hAnsi="Arial" w:cs="Arial"/>
          <w:sz w:val="22"/>
          <w:szCs w:val="22"/>
        </w:rPr>
        <w:t>1, 8</w:t>
      </w:r>
      <w:r w:rsidR="00DD271C">
        <w:rPr>
          <w:rFonts w:ascii="Arial" w:hAnsi="Arial" w:cs="Arial"/>
          <w:sz w:val="22"/>
          <w:szCs w:val="22"/>
        </w:rPr>
        <w:t xml:space="preserve">, </w:t>
      </w:r>
      <w:r w:rsidRPr="00DD271C">
        <w:rPr>
          <w:rFonts w:ascii="Arial" w:hAnsi="Arial" w:cs="Arial"/>
          <w:sz w:val="22"/>
          <w:szCs w:val="22"/>
        </w:rPr>
        <w:t>9</w:t>
      </w:r>
      <w:r w:rsidR="00DD271C">
        <w:rPr>
          <w:rFonts w:ascii="Arial" w:hAnsi="Arial" w:cs="Arial"/>
          <w:sz w:val="22"/>
          <w:szCs w:val="22"/>
        </w:rPr>
        <w:t>, and 17</w:t>
      </w:r>
      <w:r w:rsidRPr="00DD271C">
        <w:rPr>
          <w:rFonts w:ascii="Arial" w:hAnsi="Arial" w:cs="Arial"/>
          <w:sz w:val="22"/>
          <w:szCs w:val="22"/>
        </w:rPr>
        <w:t xml:space="preserve">). </w:t>
      </w:r>
      <w:r w:rsidRPr="00DD271C">
        <w:rPr>
          <w:rFonts w:ascii="Arial" w:hAnsi="Arial" w:cs="Arial"/>
          <w:b/>
          <w:bCs/>
          <w:sz w:val="22"/>
          <w:szCs w:val="22"/>
        </w:rPr>
        <w:t>B</w:t>
      </w:r>
      <w:r w:rsidRPr="00DD271C">
        <w:rPr>
          <w:rFonts w:ascii="Arial" w:hAnsi="Arial" w:cs="Arial"/>
          <w:sz w:val="22"/>
          <w:szCs w:val="22"/>
        </w:rPr>
        <w:t xml:space="preserve">. UMAP distribution of single cells by tissue type with relative percent of cells by tissue in each cluster. </w:t>
      </w:r>
      <w:r w:rsidRPr="00DD271C">
        <w:rPr>
          <w:rFonts w:ascii="Arial" w:hAnsi="Arial" w:cs="Arial"/>
          <w:b/>
          <w:bCs/>
          <w:sz w:val="22"/>
          <w:szCs w:val="22"/>
        </w:rPr>
        <w:t>C</w:t>
      </w:r>
      <w:r w:rsidRPr="00DD271C">
        <w:rPr>
          <w:rFonts w:ascii="Arial" w:hAnsi="Arial" w:cs="Arial"/>
          <w:sz w:val="22"/>
          <w:szCs w:val="22"/>
        </w:rPr>
        <w:t xml:space="preserve">. Cell cycle regression assignments for CD8+ T cells by </w:t>
      </w:r>
      <w:proofErr w:type="spellStart"/>
      <w:r w:rsidRPr="00DD271C">
        <w:rPr>
          <w:rFonts w:ascii="Arial" w:hAnsi="Arial" w:cs="Arial"/>
          <w:sz w:val="22"/>
          <w:szCs w:val="22"/>
        </w:rPr>
        <w:t>subcluster</w:t>
      </w:r>
      <w:proofErr w:type="spellEnd"/>
      <w:r w:rsidRPr="00DD271C">
        <w:rPr>
          <w:rFonts w:ascii="Arial" w:hAnsi="Arial" w:cs="Arial"/>
          <w:sz w:val="22"/>
          <w:szCs w:val="22"/>
        </w:rPr>
        <w:t xml:space="preserve"> assignment. </w:t>
      </w:r>
      <w:r w:rsidRPr="00DD271C">
        <w:rPr>
          <w:rFonts w:ascii="Arial" w:hAnsi="Arial" w:cs="Arial"/>
          <w:b/>
          <w:bCs/>
          <w:sz w:val="22"/>
          <w:szCs w:val="22"/>
        </w:rPr>
        <w:t>D</w:t>
      </w:r>
      <w:r w:rsidRPr="00DD271C">
        <w:rPr>
          <w:rFonts w:ascii="Arial" w:hAnsi="Arial" w:cs="Arial"/>
          <w:sz w:val="22"/>
          <w:szCs w:val="22"/>
        </w:rPr>
        <w:t xml:space="preserve">. Percent of cells expressing selected markers for T cell biology. </w:t>
      </w:r>
      <w:r w:rsidRPr="00DD271C">
        <w:rPr>
          <w:rFonts w:ascii="Arial" w:hAnsi="Arial" w:cs="Arial"/>
          <w:b/>
          <w:bCs/>
          <w:sz w:val="22"/>
          <w:szCs w:val="22"/>
        </w:rPr>
        <w:t>E</w:t>
      </w:r>
      <w:r w:rsidRPr="00DD271C">
        <w:rPr>
          <w:rFonts w:ascii="Arial" w:hAnsi="Arial" w:cs="Arial"/>
          <w:sz w:val="22"/>
          <w:szCs w:val="22"/>
        </w:rPr>
        <w:t>.</w:t>
      </w:r>
      <w:r w:rsidR="007A2B8C" w:rsidRPr="00DD271C">
        <w:rPr>
          <w:rFonts w:ascii="Arial" w:hAnsi="Arial" w:cs="Arial"/>
          <w:sz w:val="22"/>
          <w:szCs w:val="22"/>
        </w:rPr>
        <w:t xml:space="preserve"> Z-transformed normalized enrichment scores from</w:t>
      </w:r>
      <w:r w:rsidRPr="00DD271C">
        <w:rPr>
          <w:rFonts w:ascii="Arial" w:hAnsi="Arial" w:cs="Arial"/>
          <w:sz w:val="22"/>
          <w:szCs w:val="22"/>
        </w:rPr>
        <w:t xml:space="preserve"> ssGSEA  for </w:t>
      </w:r>
      <w:r w:rsidR="007A2B8C" w:rsidRPr="00DD271C">
        <w:rPr>
          <w:rFonts w:ascii="Arial" w:hAnsi="Arial" w:cs="Arial"/>
          <w:sz w:val="22"/>
          <w:szCs w:val="22"/>
        </w:rPr>
        <w:t xml:space="preserve">selected gene sets by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w:t>
      </w:r>
      <w:r w:rsidRPr="00DD271C">
        <w:rPr>
          <w:rFonts w:ascii="Arial" w:hAnsi="Arial" w:cs="Arial"/>
          <w:sz w:val="22"/>
          <w:szCs w:val="22"/>
        </w:rPr>
        <w:t xml:space="preserve"> </w:t>
      </w:r>
      <w:r w:rsidR="007A2B8C" w:rsidRPr="00DD271C">
        <w:rPr>
          <w:rFonts w:ascii="Arial" w:hAnsi="Arial" w:cs="Arial"/>
          <w:b/>
          <w:bCs/>
          <w:sz w:val="22"/>
          <w:szCs w:val="22"/>
        </w:rPr>
        <w:t>F</w:t>
      </w:r>
      <w:r w:rsidRPr="00DD271C">
        <w:rPr>
          <w:rFonts w:ascii="Arial" w:hAnsi="Arial" w:cs="Arial"/>
          <w:sz w:val="22"/>
          <w:szCs w:val="22"/>
        </w:rPr>
        <w:t xml:space="preserve">. </w:t>
      </w:r>
      <w:r w:rsidR="007A2B8C" w:rsidRPr="00DD271C">
        <w:rPr>
          <w:rFonts w:ascii="Arial" w:hAnsi="Arial" w:cs="Arial"/>
          <w:sz w:val="22"/>
          <w:szCs w:val="22"/>
        </w:rPr>
        <w:t>CD8</w:t>
      </w:r>
      <w:r w:rsidR="007A2B8C" w:rsidRPr="00DD271C">
        <w:rPr>
          <w:rFonts w:ascii="Arial" w:hAnsi="Arial" w:cs="Arial"/>
          <w:sz w:val="22"/>
          <w:szCs w:val="22"/>
          <w:vertAlign w:val="superscript"/>
        </w:rPr>
        <w:t>+</w:t>
      </w:r>
      <w:r w:rsidR="007A2B8C" w:rsidRPr="00DD271C">
        <w:rPr>
          <w:rFonts w:ascii="Arial" w:hAnsi="Arial" w:cs="Arial"/>
          <w:sz w:val="22"/>
          <w:szCs w:val="22"/>
        </w:rPr>
        <w:t xml:space="preserve"> UMAP of </w:t>
      </w:r>
      <w:proofErr w:type="spellStart"/>
      <w:r w:rsidR="007A2B8C" w:rsidRPr="00DD271C">
        <w:rPr>
          <w:rFonts w:ascii="Arial" w:hAnsi="Arial" w:cs="Arial"/>
          <w:sz w:val="22"/>
          <w:szCs w:val="22"/>
        </w:rPr>
        <w:t>subclusters</w:t>
      </w:r>
      <w:proofErr w:type="spellEnd"/>
      <w:r w:rsidR="007A2B8C" w:rsidRPr="00DD271C">
        <w:rPr>
          <w:rFonts w:ascii="Arial" w:hAnsi="Arial" w:cs="Arial"/>
          <w:sz w:val="22"/>
          <w:szCs w:val="22"/>
        </w:rPr>
        <w:t xml:space="preserve"> (upper panel) and c</w:t>
      </w:r>
      <w:r w:rsidRPr="00DD271C">
        <w:rPr>
          <w:rFonts w:ascii="Arial" w:hAnsi="Arial" w:cs="Arial"/>
          <w:sz w:val="22"/>
          <w:szCs w:val="22"/>
        </w:rPr>
        <w:t>lonotype frequency</w:t>
      </w:r>
      <w:r w:rsidR="007A2B8C" w:rsidRPr="00DD271C">
        <w:rPr>
          <w:rFonts w:ascii="Arial" w:hAnsi="Arial" w:cs="Arial"/>
          <w:sz w:val="22"/>
          <w:szCs w:val="22"/>
        </w:rPr>
        <w:t xml:space="preserve"> (lower panel)</w:t>
      </w:r>
      <w:r w:rsidRPr="00DD271C">
        <w:rPr>
          <w:rFonts w:ascii="Arial" w:hAnsi="Arial" w:cs="Arial"/>
          <w:sz w:val="22"/>
          <w:szCs w:val="22"/>
        </w:rPr>
        <w:t xml:space="preserve"> </w:t>
      </w:r>
      <w:r w:rsidR="007A2B8C" w:rsidRPr="00DD271C">
        <w:rPr>
          <w:rFonts w:ascii="Arial" w:hAnsi="Arial" w:cs="Arial"/>
          <w:sz w:val="22"/>
          <w:szCs w:val="22"/>
        </w:rPr>
        <w:t xml:space="preserve">overlaid </w:t>
      </w:r>
      <w:r w:rsidRPr="00DD271C">
        <w:rPr>
          <w:rFonts w:ascii="Arial" w:hAnsi="Arial" w:cs="Arial"/>
          <w:sz w:val="22"/>
          <w:szCs w:val="22"/>
        </w:rPr>
        <w:t xml:space="preserve">with slingshot-based </w:t>
      </w:r>
      <w:r w:rsidRPr="00DD271C">
        <w:rPr>
          <w:rFonts w:ascii="Arial" w:hAnsi="Arial" w:cs="Arial"/>
          <w:sz w:val="22"/>
          <w:szCs w:val="22"/>
        </w:rPr>
        <w:fldChar w:fldCharType="begin" w:fldLock="1"/>
      </w:r>
      <w:r w:rsidR="007A2B8C" w:rsidRPr="00DD271C">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Pr="00DD271C">
        <w:rPr>
          <w:rFonts w:ascii="Arial" w:hAnsi="Arial" w:cs="Arial"/>
          <w:sz w:val="22"/>
          <w:szCs w:val="22"/>
        </w:rPr>
        <w:fldChar w:fldCharType="separate"/>
      </w:r>
      <w:r w:rsidRPr="00DD271C">
        <w:rPr>
          <w:rFonts w:ascii="Arial" w:hAnsi="Arial" w:cs="Arial"/>
          <w:noProof/>
          <w:sz w:val="22"/>
          <w:szCs w:val="22"/>
        </w:rPr>
        <w:t>(37)</w:t>
      </w:r>
      <w:r w:rsidRPr="00DD271C">
        <w:rPr>
          <w:rFonts w:ascii="Arial" w:hAnsi="Arial" w:cs="Arial"/>
          <w:sz w:val="22"/>
          <w:szCs w:val="22"/>
        </w:rPr>
        <w:fldChar w:fldCharType="end"/>
      </w:r>
      <w:r w:rsidRPr="00DD271C">
        <w:rPr>
          <w:rFonts w:ascii="Arial" w:hAnsi="Arial" w:cs="Arial"/>
          <w:sz w:val="22"/>
          <w:szCs w:val="22"/>
        </w:rPr>
        <w:t xml:space="preserve"> cell trajectory starting at </w:t>
      </w:r>
      <w:proofErr w:type="spellStart"/>
      <w:r w:rsidR="007A2B8C" w:rsidRPr="00DD271C">
        <w:rPr>
          <w:rFonts w:ascii="Arial" w:hAnsi="Arial" w:cs="Arial"/>
          <w:sz w:val="22"/>
          <w:szCs w:val="22"/>
        </w:rPr>
        <w:t>subcluster</w:t>
      </w:r>
      <w:proofErr w:type="spellEnd"/>
      <w:r w:rsidR="007A2B8C" w:rsidRPr="00DD271C">
        <w:rPr>
          <w:rFonts w:ascii="Arial" w:hAnsi="Arial" w:cs="Arial"/>
          <w:sz w:val="22"/>
          <w:szCs w:val="22"/>
        </w:rPr>
        <w:t xml:space="preserve"> 4 and proceeding into 5 distinct curves: branch 1 (B</w:t>
      </w:r>
      <w:r w:rsidR="007A2B8C" w:rsidRPr="00DD271C">
        <w:rPr>
          <w:rFonts w:ascii="Arial" w:hAnsi="Arial" w:cs="Arial"/>
          <w:sz w:val="22"/>
          <w:szCs w:val="22"/>
          <w:vertAlign w:val="subscript"/>
        </w:rPr>
        <w:t>1</w:t>
      </w:r>
      <w:r w:rsidR="007A2B8C" w:rsidRPr="00DD271C">
        <w:rPr>
          <w:rFonts w:ascii="Arial" w:hAnsi="Arial" w:cs="Arial"/>
          <w:sz w:val="22"/>
          <w:szCs w:val="22"/>
        </w:rPr>
        <w:t>), B</w:t>
      </w:r>
      <w:r w:rsidR="007A2B8C" w:rsidRPr="00DD271C">
        <w:rPr>
          <w:rFonts w:ascii="Arial" w:hAnsi="Arial" w:cs="Arial"/>
          <w:sz w:val="22"/>
          <w:szCs w:val="22"/>
          <w:vertAlign w:val="subscript"/>
        </w:rPr>
        <w:t>2</w:t>
      </w:r>
      <w:r w:rsidR="007A2B8C" w:rsidRPr="00DD271C">
        <w:rPr>
          <w:rFonts w:ascii="Arial" w:hAnsi="Arial" w:cs="Arial"/>
          <w:sz w:val="22"/>
          <w:szCs w:val="22"/>
        </w:rPr>
        <w:t>, B</w:t>
      </w:r>
      <w:r w:rsidR="007A2B8C" w:rsidRPr="00DD271C">
        <w:rPr>
          <w:rFonts w:ascii="Arial" w:hAnsi="Arial" w:cs="Arial"/>
          <w:sz w:val="22"/>
          <w:szCs w:val="22"/>
          <w:vertAlign w:val="subscript"/>
        </w:rPr>
        <w:t>3</w:t>
      </w:r>
      <w:r w:rsidR="007A2B8C" w:rsidRPr="00DD271C">
        <w:rPr>
          <w:rFonts w:ascii="Arial" w:hAnsi="Arial" w:cs="Arial"/>
          <w:sz w:val="22"/>
          <w:szCs w:val="22"/>
        </w:rPr>
        <w:t>, B</w:t>
      </w:r>
      <w:r w:rsidR="007A2B8C" w:rsidRPr="00DD271C">
        <w:rPr>
          <w:rFonts w:ascii="Arial" w:hAnsi="Arial" w:cs="Arial"/>
          <w:sz w:val="22"/>
          <w:szCs w:val="22"/>
          <w:vertAlign w:val="subscript"/>
        </w:rPr>
        <w:t>4</w:t>
      </w:r>
      <w:r w:rsidR="007A2B8C" w:rsidRPr="00DD271C">
        <w:rPr>
          <w:rFonts w:ascii="Arial" w:hAnsi="Arial" w:cs="Arial"/>
          <w:sz w:val="22"/>
          <w:szCs w:val="22"/>
        </w:rPr>
        <w:t>, and B</w:t>
      </w:r>
      <w:r w:rsidR="007A2B8C" w:rsidRPr="00DD271C">
        <w:rPr>
          <w:rFonts w:ascii="Arial" w:hAnsi="Arial" w:cs="Arial"/>
          <w:sz w:val="22"/>
          <w:szCs w:val="22"/>
          <w:vertAlign w:val="subscript"/>
        </w:rPr>
        <w:t>5</w:t>
      </w:r>
      <w:r w:rsidR="007A2B8C" w:rsidRPr="00DD271C">
        <w:rPr>
          <w:rFonts w:ascii="Arial" w:hAnsi="Arial" w:cs="Arial"/>
          <w:sz w:val="22"/>
          <w:szCs w:val="22"/>
        </w:rPr>
        <w:t xml:space="preserve">. </w:t>
      </w:r>
      <w:r w:rsidR="007A2B8C" w:rsidRPr="00DD271C">
        <w:rPr>
          <w:rFonts w:ascii="Arial" w:hAnsi="Arial" w:cs="Arial"/>
          <w:b/>
          <w:bCs/>
          <w:sz w:val="22"/>
          <w:szCs w:val="22"/>
        </w:rPr>
        <w:t>G</w:t>
      </w:r>
      <w:r w:rsidRPr="00DD271C">
        <w:rPr>
          <w:rFonts w:ascii="Arial" w:hAnsi="Arial" w:cs="Arial"/>
          <w:sz w:val="22"/>
          <w:szCs w:val="22"/>
        </w:rPr>
        <w:t xml:space="preserve">. </w:t>
      </w:r>
      <w:r w:rsidR="007A2B8C" w:rsidRPr="00DD271C">
        <w:rPr>
          <w:rFonts w:ascii="Arial" w:hAnsi="Arial" w:cs="Arial"/>
          <w:sz w:val="22"/>
          <w:szCs w:val="22"/>
        </w:rPr>
        <w:t>Normalized enrichment scores for therapeutic response or lack of response to anti-PD-1 therapy across the CD8</w:t>
      </w:r>
      <w:r w:rsidR="007A2B8C" w:rsidRPr="0031147A">
        <w:rPr>
          <w:rFonts w:ascii="Arial" w:hAnsi="Arial" w:cs="Arial"/>
          <w:sz w:val="22"/>
          <w:szCs w:val="22"/>
          <w:vertAlign w:val="superscript"/>
        </w:rPr>
        <w:t>+</w:t>
      </w:r>
      <w:r w:rsidR="007A2B8C" w:rsidRPr="00DD271C">
        <w:rPr>
          <w:rFonts w:ascii="Arial" w:hAnsi="Arial" w:cs="Arial"/>
          <w:sz w:val="22"/>
          <w:szCs w:val="22"/>
        </w:rPr>
        <w:t xml:space="preserve"> T cells (upper panel) and by pseudotime of each branch (lower panel).</w:t>
      </w:r>
    </w:p>
    <w:p w14:paraId="22C8775A" w14:textId="0B26E221" w:rsidR="00BF0F9E" w:rsidRDefault="0044717B"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DBDC17C" wp14:editId="03E3A0B5">
            <wp:extent cx="5943600" cy="3717290"/>
            <wp:effectExtent l="0" t="0" r="0" b="3810"/>
            <wp:docPr id="7" name="Picture 7" descr="A picture containing food,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7290"/>
                    </a:xfrm>
                    <a:prstGeom prst="rect">
                      <a:avLst/>
                    </a:prstGeom>
                  </pic:spPr>
                </pic:pic>
              </a:graphicData>
            </a:graphic>
          </wp:inline>
        </w:drawing>
      </w:r>
    </w:p>
    <w:p w14:paraId="6D160E61" w14:textId="7875D907" w:rsidR="009E2322" w:rsidRPr="0044717B" w:rsidRDefault="009E2322" w:rsidP="00276C2F">
      <w:pPr>
        <w:spacing w:line="480" w:lineRule="auto"/>
        <w:rPr>
          <w:rFonts w:ascii="Arial" w:hAnsi="Arial" w:cs="Arial"/>
          <w:sz w:val="22"/>
          <w:szCs w:val="22"/>
        </w:rPr>
      </w:pPr>
      <w:r w:rsidRPr="009E2322">
        <w:rPr>
          <w:rFonts w:ascii="Arial" w:hAnsi="Arial" w:cs="Arial"/>
          <w:b/>
          <w:bCs/>
          <w:sz w:val="22"/>
          <w:szCs w:val="22"/>
        </w:rPr>
        <w:t xml:space="preserve">Figure </w:t>
      </w:r>
      <w:r w:rsidR="00B7078C">
        <w:rPr>
          <w:rFonts w:ascii="Arial" w:hAnsi="Arial" w:cs="Arial"/>
          <w:b/>
          <w:bCs/>
          <w:sz w:val="22"/>
          <w:szCs w:val="22"/>
        </w:rPr>
        <w:t>3</w:t>
      </w:r>
      <w:r w:rsidRPr="009E2322">
        <w:rPr>
          <w:rFonts w:ascii="Arial" w:hAnsi="Arial" w:cs="Arial"/>
          <w:b/>
          <w:bCs/>
          <w:sz w:val="22"/>
          <w:szCs w:val="22"/>
        </w:rPr>
        <w:t xml:space="preserve">: </w:t>
      </w:r>
      <w:r w:rsidR="0044717B">
        <w:rPr>
          <w:rFonts w:ascii="Arial" w:hAnsi="Arial" w:cs="Arial"/>
          <w:b/>
          <w:bCs/>
          <w:sz w:val="22"/>
          <w:szCs w:val="22"/>
        </w:rPr>
        <w:t xml:space="preserve">Single-cell </w:t>
      </w:r>
      <w:r w:rsidRPr="009E2322">
        <w:rPr>
          <w:rFonts w:ascii="Arial" w:hAnsi="Arial" w:cs="Arial"/>
          <w:b/>
          <w:bCs/>
          <w:sz w:val="22"/>
          <w:szCs w:val="22"/>
        </w:rPr>
        <w:t>CD4</w:t>
      </w:r>
      <w:r w:rsidR="0044717B"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sidR="0044717B">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sidR="0044717B">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xml:space="preserve">. UMAP </w:t>
      </w:r>
      <w:proofErr w:type="spellStart"/>
      <w:r>
        <w:rPr>
          <w:rFonts w:ascii="Arial" w:hAnsi="Arial" w:cs="Arial"/>
          <w:sz w:val="22"/>
          <w:szCs w:val="22"/>
        </w:rPr>
        <w:t>subclustering</w:t>
      </w:r>
      <w:proofErr w:type="spellEnd"/>
      <w:r>
        <w:rPr>
          <w:rFonts w:ascii="Arial" w:hAnsi="Arial" w:cs="Arial"/>
          <w:sz w:val="22"/>
          <w:szCs w:val="22"/>
        </w:rPr>
        <w:t xml:space="preserve">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percent of cells by tissue in each cluster. </w:t>
      </w:r>
      <w:r w:rsidRPr="009E2322">
        <w:rPr>
          <w:rFonts w:ascii="Arial" w:hAnsi="Arial" w:cs="Arial"/>
          <w:b/>
          <w:bCs/>
          <w:sz w:val="22"/>
          <w:szCs w:val="22"/>
        </w:rPr>
        <w:t>C</w:t>
      </w:r>
      <w:r>
        <w:rPr>
          <w:rFonts w:ascii="Arial" w:hAnsi="Arial" w:cs="Arial"/>
          <w:sz w:val="22"/>
          <w:szCs w:val="22"/>
        </w:rPr>
        <w:t>. Percent of cells expressing selected markers for T cell biology.</w:t>
      </w:r>
      <w:r w:rsidR="0044717B">
        <w:rPr>
          <w:rFonts w:ascii="Arial" w:hAnsi="Arial" w:cs="Arial"/>
          <w:b/>
          <w:bCs/>
          <w:sz w:val="22"/>
          <w:szCs w:val="22"/>
        </w:rPr>
        <w:t xml:space="preserve"> E</w:t>
      </w:r>
      <w:r>
        <w:rPr>
          <w:rFonts w:ascii="Arial" w:hAnsi="Arial" w:cs="Arial"/>
          <w:sz w:val="22"/>
          <w:szCs w:val="22"/>
        </w:rPr>
        <w:t xml:space="preserve">. Percentage difference (∆ </w:t>
      </w:r>
      <w:r w:rsidR="00014CCE">
        <w:rPr>
          <w:rFonts w:ascii="Arial" w:hAnsi="Arial" w:cs="Arial"/>
          <w:sz w:val="22"/>
          <w:szCs w:val="22"/>
        </w:rPr>
        <w:t>percent of cells</w:t>
      </w:r>
      <w:r>
        <w:rPr>
          <w:rFonts w:ascii="Arial" w:hAnsi="Arial" w:cs="Arial"/>
          <w:sz w:val="22"/>
          <w:szCs w:val="22"/>
        </w:rPr>
        <w:t>) and log-fold change based on the Wilcoxon rank sum test results for differential gene expression comparing TI to PB CD4</w:t>
      </w:r>
      <w:r w:rsidRPr="00D67B0C">
        <w:rPr>
          <w:rFonts w:ascii="Arial" w:hAnsi="Arial" w:cs="Arial"/>
          <w:sz w:val="22"/>
          <w:szCs w:val="22"/>
          <w:vertAlign w:val="superscript"/>
        </w:rPr>
        <w:t>+</w:t>
      </w:r>
      <w:r>
        <w:rPr>
          <w:rFonts w:ascii="Arial" w:hAnsi="Arial" w:cs="Arial"/>
          <w:sz w:val="22"/>
          <w:szCs w:val="22"/>
        </w:rPr>
        <w:t xml:space="preserve"> T cells in ccRCC patients</w:t>
      </w:r>
      <w:r w:rsidR="00014CCE">
        <w:rPr>
          <w:rFonts w:ascii="Arial" w:hAnsi="Arial" w:cs="Arial"/>
          <w:sz w:val="22"/>
          <w:szCs w:val="22"/>
        </w:rPr>
        <w:t xml:space="preserve"> (left panel), colored points indicate adjusted p-values &lt; 0.05. Right panel</w:t>
      </w:r>
      <w:r>
        <w:rPr>
          <w:rFonts w:ascii="Arial" w:hAnsi="Arial" w:cs="Arial"/>
          <w:sz w:val="22"/>
          <w:szCs w:val="22"/>
        </w:rPr>
        <w:t xml:space="preserve"> </w:t>
      </w:r>
      <w:r w:rsidR="00014CCE">
        <w:rPr>
          <w:rFonts w:ascii="Arial" w:hAnsi="Arial" w:cs="Arial"/>
          <w:sz w:val="22"/>
          <w:szCs w:val="22"/>
        </w:rPr>
        <w:t>includes</w:t>
      </w:r>
      <w:r>
        <w:rPr>
          <w:rFonts w:ascii="Arial" w:hAnsi="Arial" w:cs="Arial"/>
          <w:sz w:val="22"/>
          <w:szCs w:val="22"/>
        </w:rPr>
        <w:t xml:space="preserve"> top 10 markers for TI-predominant CD4</w:t>
      </w:r>
      <w:r w:rsidRPr="00014CCE">
        <w:rPr>
          <w:rFonts w:ascii="Arial" w:hAnsi="Arial" w:cs="Arial"/>
          <w:sz w:val="22"/>
          <w:szCs w:val="22"/>
          <w:vertAlign w:val="superscript"/>
        </w:rPr>
        <w:t>+</w:t>
      </w:r>
      <w:r>
        <w:rPr>
          <w:rFonts w:ascii="Arial" w:hAnsi="Arial" w:cs="Arial"/>
          <w:sz w:val="22"/>
          <w:szCs w:val="22"/>
        </w:rPr>
        <w:t xml:space="preserve"> </w:t>
      </w:r>
      <w:proofErr w:type="spellStart"/>
      <w:r>
        <w:rPr>
          <w:rFonts w:ascii="Arial" w:hAnsi="Arial" w:cs="Arial"/>
          <w:sz w:val="22"/>
          <w:szCs w:val="22"/>
        </w:rPr>
        <w:t>subclusters</w:t>
      </w:r>
      <w:proofErr w:type="spellEnd"/>
      <w:r>
        <w:rPr>
          <w:rFonts w:ascii="Arial" w:hAnsi="Arial" w:cs="Arial"/>
          <w:sz w:val="22"/>
          <w:szCs w:val="22"/>
        </w:rPr>
        <w:t xml:space="preserve">. </w:t>
      </w:r>
      <w:r w:rsidR="00014CCE">
        <w:rPr>
          <w:rFonts w:ascii="Arial" w:hAnsi="Arial" w:cs="Arial"/>
          <w:sz w:val="22"/>
          <w:szCs w:val="22"/>
        </w:rPr>
        <w:t xml:space="preserve">Size of points are relative percent of cells in cluster expressing the indicated mRNA species. </w:t>
      </w:r>
      <w:r w:rsidR="0044717B">
        <w:rPr>
          <w:rFonts w:ascii="Arial" w:hAnsi="Arial" w:cs="Arial"/>
          <w:b/>
          <w:bCs/>
          <w:sz w:val="22"/>
          <w:szCs w:val="22"/>
        </w:rPr>
        <w:t>F</w:t>
      </w:r>
      <w:r w:rsidR="00014CCE">
        <w:rPr>
          <w:rFonts w:ascii="Arial" w:hAnsi="Arial" w:cs="Arial"/>
          <w:sz w:val="22"/>
          <w:szCs w:val="22"/>
        </w:rPr>
        <w:t xml:space="preserve">. </w:t>
      </w:r>
      <w:r w:rsidR="0044717B" w:rsidRPr="00DD271C">
        <w:rPr>
          <w:rFonts w:ascii="Arial" w:hAnsi="Arial" w:cs="Arial"/>
          <w:sz w:val="22"/>
          <w:szCs w:val="22"/>
        </w:rPr>
        <w:t>CD</w:t>
      </w:r>
      <w:r w:rsidR="0044717B">
        <w:rPr>
          <w:rFonts w:ascii="Arial" w:hAnsi="Arial" w:cs="Arial"/>
          <w:sz w:val="22"/>
          <w:szCs w:val="22"/>
        </w:rPr>
        <w:t>4</w:t>
      </w:r>
      <w:r w:rsidR="0044717B" w:rsidRPr="00DD271C">
        <w:rPr>
          <w:rFonts w:ascii="Arial" w:hAnsi="Arial" w:cs="Arial"/>
          <w:sz w:val="22"/>
          <w:szCs w:val="22"/>
          <w:vertAlign w:val="superscript"/>
        </w:rPr>
        <w:t>+</w:t>
      </w:r>
      <w:r w:rsidR="0044717B" w:rsidRPr="00DD271C">
        <w:rPr>
          <w:rFonts w:ascii="Arial" w:hAnsi="Arial" w:cs="Arial"/>
          <w:sz w:val="22"/>
          <w:szCs w:val="22"/>
        </w:rPr>
        <w:t xml:space="preserve"> UMAP of </w:t>
      </w:r>
      <w:proofErr w:type="spellStart"/>
      <w:r w:rsidR="0044717B" w:rsidRPr="00DD271C">
        <w:rPr>
          <w:rFonts w:ascii="Arial" w:hAnsi="Arial" w:cs="Arial"/>
          <w:sz w:val="22"/>
          <w:szCs w:val="22"/>
        </w:rPr>
        <w:t>subclusters</w:t>
      </w:r>
      <w:proofErr w:type="spellEnd"/>
      <w:r w:rsidR="0044717B" w:rsidRPr="00DD271C">
        <w:rPr>
          <w:rFonts w:ascii="Arial" w:hAnsi="Arial" w:cs="Arial"/>
          <w:sz w:val="22"/>
          <w:szCs w:val="22"/>
        </w:rPr>
        <w:t xml:space="preserve"> (upper panel) and clonotype frequency (lower panel) overlaid with slingshot-based </w:t>
      </w:r>
      <w:r w:rsidR="0044717B" w:rsidRPr="00DD271C">
        <w:rPr>
          <w:rFonts w:ascii="Arial" w:hAnsi="Arial" w:cs="Arial"/>
          <w:sz w:val="22"/>
          <w:szCs w:val="22"/>
        </w:rPr>
        <w:fldChar w:fldCharType="begin" w:fldLock="1"/>
      </w:r>
      <w:r w:rsidR="0044717B" w:rsidRPr="00DD271C">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d":{"date-parts":[["2018"]]},"title":"Slingshot: Cell lineage and pseudotime inference for single-cell transcriptomics","type":"article-journal"},"uris":["http://www.mendeley.com/documents/?uuid=91f3ef9f-e067-4c00-a014-8c4e43e06f6d"]}],"mendeley":{"formattedCitation":"(37)","plainTextFormattedCitation":"(37)","previouslyFormattedCitation":"(37)"},"properties":{"noteIndex":0},"schema":"https://github.com/citation-style-language/schema/raw/master/csl-citation.json"}</w:instrText>
      </w:r>
      <w:r w:rsidR="0044717B" w:rsidRPr="00DD271C">
        <w:rPr>
          <w:rFonts w:ascii="Arial" w:hAnsi="Arial" w:cs="Arial"/>
          <w:sz w:val="22"/>
          <w:szCs w:val="22"/>
        </w:rPr>
        <w:fldChar w:fldCharType="separate"/>
      </w:r>
      <w:r w:rsidR="0044717B" w:rsidRPr="00DD271C">
        <w:rPr>
          <w:rFonts w:ascii="Arial" w:hAnsi="Arial" w:cs="Arial"/>
          <w:noProof/>
          <w:sz w:val="22"/>
          <w:szCs w:val="22"/>
        </w:rPr>
        <w:t>(37)</w:t>
      </w:r>
      <w:r w:rsidR="0044717B" w:rsidRPr="00DD271C">
        <w:rPr>
          <w:rFonts w:ascii="Arial" w:hAnsi="Arial" w:cs="Arial"/>
          <w:sz w:val="22"/>
          <w:szCs w:val="22"/>
        </w:rPr>
        <w:fldChar w:fldCharType="end"/>
      </w:r>
      <w:r w:rsidR="0044717B" w:rsidRPr="00DD271C">
        <w:rPr>
          <w:rFonts w:ascii="Arial" w:hAnsi="Arial" w:cs="Arial"/>
          <w:sz w:val="22"/>
          <w:szCs w:val="22"/>
        </w:rPr>
        <w:t xml:space="preserve"> cell trajectory</w:t>
      </w:r>
      <w:r w:rsidR="0044717B">
        <w:rPr>
          <w:rFonts w:ascii="Arial" w:hAnsi="Arial" w:cs="Arial"/>
          <w:sz w:val="22"/>
          <w:szCs w:val="22"/>
        </w:rPr>
        <w:t xml:space="preserve"> starting from </w:t>
      </w:r>
      <w:proofErr w:type="spellStart"/>
      <w:r w:rsidR="0044717B">
        <w:rPr>
          <w:rFonts w:ascii="Arial" w:hAnsi="Arial" w:cs="Arial"/>
          <w:sz w:val="22"/>
          <w:szCs w:val="22"/>
        </w:rPr>
        <w:t>Subc</w:t>
      </w:r>
      <w:r w:rsidR="00014CCE">
        <w:rPr>
          <w:rFonts w:ascii="Arial" w:hAnsi="Arial" w:cs="Arial"/>
          <w:sz w:val="22"/>
          <w:szCs w:val="22"/>
        </w:rPr>
        <w:t>luster</w:t>
      </w:r>
      <w:proofErr w:type="spellEnd"/>
      <w:r w:rsidR="00014CCE">
        <w:rPr>
          <w:rFonts w:ascii="Arial" w:hAnsi="Arial" w:cs="Arial"/>
          <w:sz w:val="22"/>
          <w:szCs w:val="22"/>
        </w:rPr>
        <w:t xml:space="preserve"> 1 (root 1) and</w:t>
      </w:r>
      <w:r w:rsidR="0044717B">
        <w:rPr>
          <w:rFonts w:ascii="Arial" w:hAnsi="Arial" w:cs="Arial"/>
          <w:sz w:val="22"/>
          <w:szCs w:val="22"/>
        </w:rPr>
        <w:t xml:space="preserve"> </w:t>
      </w:r>
      <w:proofErr w:type="spellStart"/>
      <w:r w:rsidR="0044717B">
        <w:rPr>
          <w:rFonts w:ascii="Arial" w:hAnsi="Arial" w:cs="Arial"/>
          <w:sz w:val="22"/>
          <w:szCs w:val="22"/>
        </w:rPr>
        <w:t>Subcluster</w:t>
      </w:r>
      <w:proofErr w:type="spellEnd"/>
      <w:r w:rsidR="00014CCE">
        <w:rPr>
          <w:rFonts w:ascii="Arial" w:hAnsi="Arial" w:cs="Arial"/>
          <w:sz w:val="22"/>
          <w:szCs w:val="22"/>
        </w:rPr>
        <w:t xml:space="preserve"> 3 (root 2)</w:t>
      </w:r>
      <w:r w:rsidR="0044717B">
        <w:rPr>
          <w:rFonts w:ascii="Arial" w:hAnsi="Arial" w:cs="Arial"/>
          <w:sz w:val="22"/>
          <w:szCs w:val="22"/>
        </w:rPr>
        <w:t xml:space="preserve"> with relative pseudotime for all curves calculated using slingshot.</w:t>
      </w:r>
    </w:p>
    <w:sectPr w:rsidR="009E2322" w:rsidRPr="0044717B"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24358"/>
    <w:rsid w:val="00034385"/>
    <w:rsid w:val="000352EF"/>
    <w:rsid w:val="00040449"/>
    <w:rsid w:val="00045B3F"/>
    <w:rsid w:val="000841A4"/>
    <w:rsid w:val="000928FC"/>
    <w:rsid w:val="000A02B4"/>
    <w:rsid w:val="000B48A9"/>
    <w:rsid w:val="000B5775"/>
    <w:rsid w:val="000C164B"/>
    <w:rsid w:val="000C3E81"/>
    <w:rsid w:val="001120F3"/>
    <w:rsid w:val="0011339F"/>
    <w:rsid w:val="00114BEA"/>
    <w:rsid w:val="001216AE"/>
    <w:rsid w:val="0012402E"/>
    <w:rsid w:val="0012448E"/>
    <w:rsid w:val="0012679D"/>
    <w:rsid w:val="00142008"/>
    <w:rsid w:val="0015352E"/>
    <w:rsid w:val="00185803"/>
    <w:rsid w:val="00194EF3"/>
    <w:rsid w:val="00196548"/>
    <w:rsid w:val="00196F01"/>
    <w:rsid w:val="001A4ED9"/>
    <w:rsid w:val="001A6DCD"/>
    <w:rsid w:val="001C7A5D"/>
    <w:rsid w:val="001C7E66"/>
    <w:rsid w:val="00206317"/>
    <w:rsid w:val="0021505D"/>
    <w:rsid w:val="0022606C"/>
    <w:rsid w:val="002355A8"/>
    <w:rsid w:val="0024418D"/>
    <w:rsid w:val="00244E36"/>
    <w:rsid w:val="00247762"/>
    <w:rsid w:val="00250FBC"/>
    <w:rsid w:val="00276C2F"/>
    <w:rsid w:val="002A683B"/>
    <w:rsid w:val="002B3EDD"/>
    <w:rsid w:val="002D7320"/>
    <w:rsid w:val="002D7B10"/>
    <w:rsid w:val="002E3B9B"/>
    <w:rsid w:val="002E4EFB"/>
    <w:rsid w:val="002E5D1B"/>
    <w:rsid w:val="002E735E"/>
    <w:rsid w:val="002F2B04"/>
    <w:rsid w:val="002F32A0"/>
    <w:rsid w:val="002F4160"/>
    <w:rsid w:val="003064F8"/>
    <w:rsid w:val="0031147A"/>
    <w:rsid w:val="00323FCD"/>
    <w:rsid w:val="003245D3"/>
    <w:rsid w:val="003C4A05"/>
    <w:rsid w:val="003D1299"/>
    <w:rsid w:val="003E5B65"/>
    <w:rsid w:val="003E66F1"/>
    <w:rsid w:val="003F20A7"/>
    <w:rsid w:val="00402629"/>
    <w:rsid w:val="00427BD5"/>
    <w:rsid w:val="00436041"/>
    <w:rsid w:val="00436D1A"/>
    <w:rsid w:val="00441217"/>
    <w:rsid w:val="0044717B"/>
    <w:rsid w:val="00477581"/>
    <w:rsid w:val="004838F1"/>
    <w:rsid w:val="004F1798"/>
    <w:rsid w:val="00516F48"/>
    <w:rsid w:val="0052740A"/>
    <w:rsid w:val="00530253"/>
    <w:rsid w:val="00564DB7"/>
    <w:rsid w:val="00570FDC"/>
    <w:rsid w:val="005833F0"/>
    <w:rsid w:val="0059724A"/>
    <w:rsid w:val="005A1358"/>
    <w:rsid w:val="005A169F"/>
    <w:rsid w:val="005B69AC"/>
    <w:rsid w:val="005C418C"/>
    <w:rsid w:val="005D0B49"/>
    <w:rsid w:val="005D2880"/>
    <w:rsid w:val="005E7FEE"/>
    <w:rsid w:val="00617F53"/>
    <w:rsid w:val="006A1B3C"/>
    <w:rsid w:val="006A6770"/>
    <w:rsid w:val="006C01FF"/>
    <w:rsid w:val="006C11C8"/>
    <w:rsid w:val="006F7293"/>
    <w:rsid w:val="0070740F"/>
    <w:rsid w:val="00707C08"/>
    <w:rsid w:val="00725C18"/>
    <w:rsid w:val="007321D6"/>
    <w:rsid w:val="00732B3F"/>
    <w:rsid w:val="00735CE0"/>
    <w:rsid w:val="00745683"/>
    <w:rsid w:val="00755D16"/>
    <w:rsid w:val="00757E7C"/>
    <w:rsid w:val="00761DC0"/>
    <w:rsid w:val="0076231A"/>
    <w:rsid w:val="00762B9A"/>
    <w:rsid w:val="0077001E"/>
    <w:rsid w:val="00783601"/>
    <w:rsid w:val="0079187E"/>
    <w:rsid w:val="007A2B8C"/>
    <w:rsid w:val="007B27AF"/>
    <w:rsid w:val="007C0FFB"/>
    <w:rsid w:val="007C3051"/>
    <w:rsid w:val="007F0BCC"/>
    <w:rsid w:val="00815615"/>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A5803"/>
    <w:rsid w:val="009E2322"/>
    <w:rsid w:val="009F2D06"/>
    <w:rsid w:val="00A03655"/>
    <w:rsid w:val="00A75F11"/>
    <w:rsid w:val="00A83491"/>
    <w:rsid w:val="00A938DB"/>
    <w:rsid w:val="00A95847"/>
    <w:rsid w:val="00AD7303"/>
    <w:rsid w:val="00AF201D"/>
    <w:rsid w:val="00AF4358"/>
    <w:rsid w:val="00AF4A9A"/>
    <w:rsid w:val="00B0496F"/>
    <w:rsid w:val="00B210E6"/>
    <w:rsid w:val="00B23181"/>
    <w:rsid w:val="00B32D66"/>
    <w:rsid w:val="00B7078C"/>
    <w:rsid w:val="00BA583B"/>
    <w:rsid w:val="00BB6A39"/>
    <w:rsid w:val="00BE1078"/>
    <w:rsid w:val="00BF0F9E"/>
    <w:rsid w:val="00BF5FC5"/>
    <w:rsid w:val="00C0682E"/>
    <w:rsid w:val="00C20E2A"/>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67B0C"/>
    <w:rsid w:val="00D80E2B"/>
    <w:rsid w:val="00D83882"/>
    <w:rsid w:val="00D852BD"/>
    <w:rsid w:val="00D8789C"/>
    <w:rsid w:val="00D94EFC"/>
    <w:rsid w:val="00DA6D17"/>
    <w:rsid w:val="00DB1892"/>
    <w:rsid w:val="00DC5793"/>
    <w:rsid w:val="00DD07C0"/>
    <w:rsid w:val="00DD1941"/>
    <w:rsid w:val="00DD271C"/>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6095E-39A9-3944-A90F-9561595A4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17</Pages>
  <Words>41077</Words>
  <Characters>234139</Characters>
  <Application>Microsoft Office Word</Application>
  <DocSecurity>0</DocSecurity>
  <Lines>1951</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31</cp:revision>
  <dcterms:created xsi:type="dcterms:W3CDTF">2020-06-24T12:58:00Z</dcterms:created>
  <dcterms:modified xsi:type="dcterms:W3CDTF">2020-07-09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